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8240" behindDoc="1" locked="0" layoutInCell="1" allowOverlap="1" wp14:anchorId="65A89F78" wp14:editId="6F1D527F">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Default="000F6757" w:rsidP="00B62A5E">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Abstract</w:t>
      </w:r>
    </w:p>
    <w:p w14:paraId="3BFCB876" w14:textId="39DC83C6" w:rsidR="00B62A5E" w:rsidRDefault="00B62A5E" w:rsidP="00B62A5E">
      <w:pPr>
        <w:rPr>
          <w:rFonts w:ascii="Times New Roman" w:hAnsi="Times New Roman" w:cs="Times New Roman"/>
          <w:sz w:val="24"/>
        </w:rPr>
      </w:pPr>
      <w:r>
        <w:rPr>
          <w:rFonts w:ascii="Times New Roman" w:hAnsi="Times New Roman" w:cs="Times New Roman"/>
          <w:sz w:val="24"/>
        </w:rPr>
        <w:tab/>
        <w:t>Beam ions often drive Alfvén eigenmodes and other instabilities unstable in DIII-D. Many of these modes have been unambiguously identified but some frequently occurring features have been neglected. In this work, datamining analysis techniques</w:t>
      </w:r>
      <w:r w:rsidR="00DB5191">
        <w:rPr>
          <w:rFonts w:ascii="Times New Roman" w:hAnsi="Times New Roman" w:cs="Times New Roman"/>
          <w:sz w:val="24"/>
        </w:rPr>
        <w:fldChar w:fldCharType="begin" w:fldLock="1"/>
      </w:r>
      <w:r w:rsidR="00DB5191">
        <w:rPr>
          <w:rFonts w:ascii="Times New Roman" w:hAnsi="Times New Roman" w:cs="Times New Roman"/>
          <w:sz w:val="24"/>
        </w:rPr>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rPr>
          <w:rFonts w:ascii="Times New Roman" w:hAnsi="Times New Roman" w:cs="Times New Roman"/>
          <w:sz w:val="24"/>
        </w:rPr>
        <w:fldChar w:fldCharType="separate"/>
      </w:r>
      <w:r w:rsidR="00DB5191" w:rsidRPr="00DB5191">
        <w:rPr>
          <w:rFonts w:ascii="Times New Roman" w:hAnsi="Times New Roman" w:cs="Times New Roman"/>
          <w:noProof/>
          <w:sz w:val="24"/>
          <w:vertAlign w:val="superscript"/>
        </w:rPr>
        <w:t>1</w:t>
      </w:r>
      <w:r w:rsidR="00DB5191">
        <w:rPr>
          <w:rFonts w:ascii="Times New Roman" w:hAnsi="Times New Roman" w:cs="Times New Roman"/>
          <w:sz w:val="24"/>
        </w:rPr>
        <w:fldChar w:fldCharType="end"/>
      </w:r>
      <w:r>
        <w:rPr>
          <w:rFonts w:ascii="Times New Roman" w:hAnsi="Times New Roman" w:cs="Times New Roman"/>
          <w:sz w:val="24"/>
        </w:rPr>
        <w:t xml:space="preserve"> that successfully analyzed magnetics data from the H-1NF Heliac are applied to arrays of magnetic and electron cyclotron emission (ECE) data from DIII-D. The techniques group instabilities with similar magnetic or ECE features into clusters. Once the clusters are found, a database of plasma parameters will facilitate mode identification.</w:t>
      </w:r>
      <w:r w:rsidR="00B9384F">
        <w:rPr>
          <w:rFonts w:ascii="Times New Roman" w:hAnsi="Times New Roman" w:cs="Times New Roman"/>
          <w:color w:val="FF0000"/>
          <w:sz w:val="24"/>
        </w:rPr>
        <w:t xml:space="preserve"> Summarize some of the results later.</w:t>
      </w:r>
    </w:p>
    <w:p w14:paraId="4B6A38D3" w14:textId="76243F7B" w:rsidR="00D63D19" w:rsidRPr="00D63D19" w:rsidRDefault="00B9384F" w:rsidP="00D63D19">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Introduction</w:t>
      </w:r>
      <w:bookmarkStart w:id="1" w:name="_GoBack"/>
      <w:bookmarkEnd w:id="1"/>
    </w:p>
    <w:p w14:paraId="25181EDD" w14:textId="60DAF808" w:rsidR="00B9384F" w:rsidRDefault="00E35977" w:rsidP="00B62A5E">
      <w:pPr>
        <w:rPr>
          <w:rFonts w:ascii="Times New Roman" w:hAnsi="Times New Roman" w:cs="Times New Roman"/>
          <w:sz w:val="24"/>
        </w:rPr>
      </w:pPr>
      <w:r w:rsidRPr="00E35977">
        <w:rPr>
          <w:rFonts w:ascii="Times New Roman" w:hAnsi="Times New Roman" w:cs="Times New Roman"/>
          <w:sz w:val="24"/>
        </w:rPr>
        <w:tab/>
      </w:r>
      <w:r>
        <w:rPr>
          <w:rFonts w:ascii="Times New Roman" w:hAnsi="Times New Roman" w:cs="Times New Roman"/>
          <w:sz w:val="24"/>
        </w:rPr>
        <w:t>What is a plasma?</w:t>
      </w:r>
    </w:p>
    <w:p w14:paraId="25E1BD7B" w14:textId="31467C81" w:rsidR="00E35977" w:rsidRDefault="00E35977" w:rsidP="00B62A5E">
      <w:pPr>
        <w:rPr>
          <w:rFonts w:ascii="Times New Roman" w:hAnsi="Times New Roman" w:cs="Times New Roman"/>
          <w:sz w:val="24"/>
        </w:rPr>
      </w:pPr>
      <w:r>
        <w:rPr>
          <w:rFonts w:ascii="Times New Roman" w:hAnsi="Times New Roman" w:cs="Times New Roman"/>
          <w:sz w:val="24"/>
        </w:rPr>
        <w:tab/>
        <w:t>What is fusion? Why is it important?</w:t>
      </w:r>
    </w:p>
    <w:p w14:paraId="782322F2" w14:textId="5BD99890" w:rsidR="00D63D19" w:rsidRDefault="00D63D19" w:rsidP="00B62A5E">
      <w:pPr>
        <w:rPr>
          <w:rFonts w:ascii="Times New Roman" w:hAnsi="Times New Roman" w:cs="Times New Roman"/>
          <w:sz w:val="24"/>
        </w:rPr>
      </w:pPr>
      <w:r>
        <w:rPr>
          <w:rFonts w:ascii="Times New Roman" w:hAnsi="Times New Roman" w:cs="Times New Roman"/>
          <w:sz w:val="24"/>
        </w:rPr>
        <w:tab/>
        <w:t>Advantages of a tokamak vs. other fusion vessels? (spherical vs mirror vs tok.)</w:t>
      </w:r>
    </w:p>
    <w:p w14:paraId="7431BCAB" w14:textId="2878F948" w:rsidR="00E35977" w:rsidRPr="00E35977" w:rsidRDefault="00E35977" w:rsidP="00B62A5E">
      <w:pPr>
        <w:rPr>
          <w:rFonts w:ascii="Times New Roman" w:hAnsi="Times New Roman" w:cs="Times New Roman"/>
          <w:sz w:val="28"/>
        </w:rPr>
      </w:pPr>
      <w:r>
        <w:rPr>
          <w:rFonts w:ascii="Times New Roman" w:hAnsi="Times New Roman" w:cs="Times New Roman"/>
          <w:sz w:val="24"/>
        </w:rPr>
        <w:tab/>
      </w:r>
      <w:r w:rsidR="00D63D19">
        <w:rPr>
          <w:rFonts w:ascii="Times New Roman" w:hAnsi="Times New Roman" w:cs="Times New Roman"/>
          <w:sz w:val="24"/>
        </w:rPr>
        <w:t>What are fast ions? What are alfevn waves?</w:t>
      </w:r>
    </w:p>
    <w:p w14:paraId="5D2DBE07" w14:textId="3E25EBAD" w:rsidR="00DB5191" w:rsidRDefault="00DB5191" w:rsidP="00B62A5E">
      <w:pPr>
        <w:rPr>
          <w:rFonts w:ascii="Times New Roman" w:hAnsi="Times New Roman" w:cs="Times New Roman"/>
          <w:color w:val="FF0000"/>
          <w:sz w:val="28"/>
        </w:rPr>
      </w:pPr>
    </w:p>
    <w:p w14:paraId="3A08D819" w14:textId="77777777" w:rsidR="00DB5191" w:rsidRDefault="00DB5191" w:rsidP="00DB5191">
      <w:pPr>
        <w:pBdr>
          <w:bottom w:val="single" w:sz="6" w:space="1" w:color="auto"/>
        </w:pBdr>
        <w:spacing w:line="240" w:lineRule="auto"/>
        <w:rPr>
          <w:rFonts w:ascii="Times New Roman" w:hAnsi="Times New Roman" w:cs="Times New Roman"/>
          <w:b/>
          <w:sz w:val="28"/>
        </w:rPr>
      </w:pPr>
    </w:p>
    <w:p w14:paraId="4FCF0E88" w14:textId="399C3E25"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06776930" w14:textId="69B4D266" w:rsidR="00DB5191" w:rsidRPr="00DB5191" w:rsidRDefault="00DB5191" w:rsidP="00DB5191">
      <w:pPr>
        <w:widowControl w:val="0"/>
        <w:autoSpaceDE w:val="0"/>
        <w:autoSpaceDN w:val="0"/>
        <w:adjustRightInd w:val="0"/>
        <w:spacing w:line="240" w:lineRule="auto"/>
        <w:ind w:left="640" w:hanging="640"/>
        <w:rPr>
          <w:rFonts w:ascii="Times New Roman" w:hAnsi="Times New Roman" w:cs="Times New Roman"/>
          <w:noProof/>
          <w:sz w:val="28"/>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Pr="00DB5191">
        <w:rPr>
          <w:rFonts w:ascii="Times New Roman" w:hAnsi="Times New Roman" w:cs="Times New Roman"/>
          <w:noProof/>
          <w:sz w:val="28"/>
          <w:szCs w:val="24"/>
        </w:rPr>
        <w:t>1.</w:t>
      </w:r>
      <w:r w:rsidRPr="00DB5191">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Pr="00DB5191">
        <w:rPr>
          <w:rFonts w:ascii="Times New Roman" w:hAnsi="Times New Roman" w:cs="Times New Roman"/>
          <w:i/>
          <w:iCs/>
          <w:noProof/>
          <w:sz w:val="28"/>
          <w:szCs w:val="24"/>
        </w:rPr>
        <w:t>Comput. Phys. Commun.</w:t>
      </w:r>
      <w:r w:rsidRPr="00DB5191">
        <w:rPr>
          <w:rFonts w:ascii="Times New Roman" w:hAnsi="Times New Roman" w:cs="Times New Roman"/>
          <w:noProof/>
          <w:sz w:val="28"/>
          <w:szCs w:val="24"/>
        </w:rPr>
        <w:t xml:space="preserve"> </w:t>
      </w:r>
      <w:r w:rsidRPr="00DB5191">
        <w:rPr>
          <w:rFonts w:ascii="Times New Roman" w:hAnsi="Times New Roman" w:cs="Times New Roman"/>
          <w:b/>
          <w:bCs/>
          <w:noProof/>
          <w:sz w:val="28"/>
          <w:szCs w:val="24"/>
        </w:rPr>
        <w:t>185,</w:t>
      </w:r>
      <w:r w:rsidRPr="00DB5191">
        <w:rPr>
          <w:rFonts w:ascii="Times New Roman" w:hAnsi="Times New Roman" w:cs="Times New Roman"/>
          <w:noProof/>
          <w:sz w:val="28"/>
          <w:szCs w:val="24"/>
        </w:rPr>
        <w:t xml:space="preserve"> 1669–1680 (2014).</w:t>
      </w:r>
    </w:p>
    <w:p w14:paraId="6EE66CB5" w14:textId="511D66AC" w:rsidR="00DB5191" w:rsidRPr="00B9384F"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sectPr w:rsidR="00DB5191" w:rsidRPr="00B9384F">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D17C1D" w:rsidRDefault="00D17C1D" w:rsidP="00D17C1D">
      <w:pPr>
        <w:spacing w:after="0" w:line="240" w:lineRule="auto"/>
      </w:pPr>
      <w:r>
        <w:separator/>
      </w:r>
    </w:p>
  </w:endnote>
  <w:endnote w:type="continuationSeparator" w:id="0">
    <w:p w14:paraId="260CA814" w14:textId="77777777" w:rsidR="00D17C1D" w:rsidRDefault="00D17C1D"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51713CEA" w:rsidR="00210B4D" w:rsidRDefault="0071223D"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63D19">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D17C1D" w:rsidRDefault="00D17C1D" w:rsidP="00D17C1D">
      <w:pPr>
        <w:spacing w:after="0" w:line="240" w:lineRule="auto"/>
      </w:pPr>
      <w:r>
        <w:separator/>
      </w:r>
    </w:p>
  </w:footnote>
  <w:footnote w:type="continuationSeparator" w:id="0">
    <w:p w14:paraId="1E5BC5B7" w14:textId="77777777" w:rsidR="00D17C1D" w:rsidRDefault="00D17C1D"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1D165E" w:rsidRPr="0071223D" w14:paraId="2982494C" w14:textId="77777777" w:rsidTr="00C86AC3">
      <w:tc>
        <w:tcPr>
          <w:tcW w:w="1620" w:type="dxa"/>
          <w:tcBorders>
            <w:bottom w:val="single" w:sz="18" w:space="0" w:color="auto"/>
          </w:tcBorders>
        </w:tcPr>
        <w:p w14:paraId="1E951C2A" w14:textId="4657015B" w:rsidR="001D165E" w:rsidRPr="0071223D" w:rsidRDefault="00F225BC"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0071223D" w:rsidRPr="0071223D">
            <w:rPr>
              <w:rFonts w:ascii="Times New Roman" w:hAnsi="Times New Roman" w:cs="Times New Roman"/>
            </w:rPr>
            <w:t>, 1 (2017)</w:t>
          </w:r>
        </w:p>
      </w:tc>
      <w:tc>
        <w:tcPr>
          <w:tcW w:w="6570" w:type="dxa"/>
          <w:tcBorders>
            <w:bottom w:val="single" w:sz="18" w:space="0" w:color="auto"/>
          </w:tcBorders>
        </w:tcPr>
        <w:p w14:paraId="59664854" w14:textId="06428EDC" w:rsidR="001D165E" w:rsidRPr="0071223D" w:rsidRDefault="00C86AC3" w:rsidP="00C86AC3">
          <w:pPr>
            <w:pStyle w:val="Header"/>
            <w:rPr>
              <w:rFonts w:ascii="Times New Roman" w:hAnsi="Times New Roman" w:cs="Times New Roman"/>
            </w:rPr>
          </w:pPr>
          <w:r>
            <w:rPr>
              <w:rFonts w:ascii="Times New Roman" w:hAnsi="Times New Roman" w:cs="Times New Roman"/>
            </w:rPr>
            <w:t xml:space="preserve">                           </w:t>
          </w:r>
          <w:r w:rsidR="00B40E27">
            <w:rPr>
              <w:rFonts w:ascii="Times New Roman" w:hAnsi="Times New Roman" w:cs="Times New Roman"/>
            </w:rPr>
            <w:t xml:space="preserve">UC-IRVINE </w:t>
          </w:r>
          <w:r w:rsidR="0071223D" w:rsidRPr="0071223D">
            <w:rPr>
              <w:rFonts w:ascii="Times New Roman" w:hAnsi="Times New Roman" w:cs="Times New Roman"/>
            </w:rPr>
            <w:t>PHYSICS JOURNAL</w:t>
          </w:r>
        </w:p>
      </w:tc>
      <w:tc>
        <w:tcPr>
          <w:tcW w:w="1160" w:type="dxa"/>
          <w:tcBorders>
            <w:bottom w:val="single" w:sz="18" w:space="0" w:color="auto"/>
          </w:tcBorders>
        </w:tcPr>
        <w:p w14:paraId="6A3ED383" w14:textId="40A17502" w:rsidR="001D165E" w:rsidRPr="0071223D" w:rsidRDefault="0071223D"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71223D" w:rsidRPr="0071223D" w:rsidRDefault="00F225BC"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D17C1D" w:rsidRPr="0071223D" w:rsidRDefault="00D17C1D"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84783"/>
    <w:rsid w:val="000A3F42"/>
    <w:rsid w:val="000B0865"/>
    <w:rsid w:val="000D441F"/>
    <w:rsid w:val="000F6757"/>
    <w:rsid w:val="00120DE8"/>
    <w:rsid w:val="001A3515"/>
    <w:rsid w:val="001B5E30"/>
    <w:rsid w:val="001C0D2B"/>
    <w:rsid w:val="001C6B18"/>
    <w:rsid w:val="001C711F"/>
    <w:rsid w:val="001D165E"/>
    <w:rsid w:val="00204148"/>
    <w:rsid w:val="00210B4D"/>
    <w:rsid w:val="00217481"/>
    <w:rsid w:val="00241B8D"/>
    <w:rsid w:val="002730F0"/>
    <w:rsid w:val="002B56C6"/>
    <w:rsid w:val="002D5F86"/>
    <w:rsid w:val="002F5C47"/>
    <w:rsid w:val="003A6271"/>
    <w:rsid w:val="003E0B55"/>
    <w:rsid w:val="003E17B7"/>
    <w:rsid w:val="003E7F96"/>
    <w:rsid w:val="003F1091"/>
    <w:rsid w:val="003F63BA"/>
    <w:rsid w:val="00413290"/>
    <w:rsid w:val="00461893"/>
    <w:rsid w:val="00482FC8"/>
    <w:rsid w:val="004D0332"/>
    <w:rsid w:val="005202CB"/>
    <w:rsid w:val="00524B57"/>
    <w:rsid w:val="00547824"/>
    <w:rsid w:val="005533F1"/>
    <w:rsid w:val="00573826"/>
    <w:rsid w:val="005A5C2F"/>
    <w:rsid w:val="005A6381"/>
    <w:rsid w:val="005C6425"/>
    <w:rsid w:val="00627AE5"/>
    <w:rsid w:val="006B5854"/>
    <w:rsid w:val="006D3C6F"/>
    <w:rsid w:val="006D5B9D"/>
    <w:rsid w:val="006E2DF9"/>
    <w:rsid w:val="006E3638"/>
    <w:rsid w:val="0071223D"/>
    <w:rsid w:val="00752D48"/>
    <w:rsid w:val="00754BA5"/>
    <w:rsid w:val="00756A96"/>
    <w:rsid w:val="00772CBA"/>
    <w:rsid w:val="007B6C7C"/>
    <w:rsid w:val="007B7E41"/>
    <w:rsid w:val="007C3C65"/>
    <w:rsid w:val="007C58D4"/>
    <w:rsid w:val="007C63BD"/>
    <w:rsid w:val="007F70A0"/>
    <w:rsid w:val="00821E35"/>
    <w:rsid w:val="008515AC"/>
    <w:rsid w:val="008F13A5"/>
    <w:rsid w:val="00907DF5"/>
    <w:rsid w:val="00942A30"/>
    <w:rsid w:val="009B166F"/>
    <w:rsid w:val="00A071D8"/>
    <w:rsid w:val="00A23C66"/>
    <w:rsid w:val="00A4207C"/>
    <w:rsid w:val="00A6271A"/>
    <w:rsid w:val="00A94994"/>
    <w:rsid w:val="00AA52AC"/>
    <w:rsid w:val="00AE248A"/>
    <w:rsid w:val="00AE4126"/>
    <w:rsid w:val="00B034C6"/>
    <w:rsid w:val="00B12F01"/>
    <w:rsid w:val="00B40E27"/>
    <w:rsid w:val="00B617AE"/>
    <w:rsid w:val="00B62A5E"/>
    <w:rsid w:val="00B657CE"/>
    <w:rsid w:val="00B8028F"/>
    <w:rsid w:val="00B807A4"/>
    <w:rsid w:val="00B9384F"/>
    <w:rsid w:val="00BA1D55"/>
    <w:rsid w:val="00C13DFF"/>
    <w:rsid w:val="00C2540C"/>
    <w:rsid w:val="00C47FBC"/>
    <w:rsid w:val="00C63984"/>
    <w:rsid w:val="00C64112"/>
    <w:rsid w:val="00C74F25"/>
    <w:rsid w:val="00C75F22"/>
    <w:rsid w:val="00C86AC3"/>
    <w:rsid w:val="00CE7C38"/>
    <w:rsid w:val="00CF0DFD"/>
    <w:rsid w:val="00CF3578"/>
    <w:rsid w:val="00D17C1D"/>
    <w:rsid w:val="00D3120A"/>
    <w:rsid w:val="00D46B7F"/>
    <w:rsid w:val="00D63D19"/>
    <w:rsid w:val="00D6676D"/>
    <w:rsid w:val="00D66DDD"/>
    <w:rsid w:val="00D90501"/>
    <w:rsid w:val="00D92D32"/>
    <w:rsid w:val="00DB5191"/>
    <w:rsid w:val="00DD6BF9"/>
    <w:rsid w:val="00DF0D93"/>
    <w:rsid w:val="00E35977"/>
    <w:rsid w:val="00E65603"/>
    <w:rsid w:val="00E74192"/>
    <w:rsid w:val="00EC4EF1"/>
    <w:rsid w:val="00ED0E01"/>
    <w:rsid w:val="00ED5A62"/>
    <w:rsid w:val="00ED698C"/>
    <w:rsid w:val="00F225BC"/>
    <w:rsid w:val="00F728DC"/>
    <w:rsid w:val="00F87811"/>
    <w:rsid w:val="00FC6098"/>
    <w:rsid w:val="00FC7A24"/>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13A4C-C1FC-45FE-B147-0683987E5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Pages>
  <Words>607</Words>
  <Characters>3461</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10</cp:revision>
  <dcterms:created xsi:type="dcterms:W3CDTF">2017-04-06T07:12:00Z</dcterms:created>
  <dcterms:modified xsi:type="dcterms:W3CDTF">2017-04-06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